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D7923A" w14:textId="0722FA02" w:rsidR="00E90D35" w:rsidRDefault="00E90D35" w:rsidP="00333961">
      <w:pPr>
        <w:ind w:firstLine="720"/>
      </w:pPr>
      <w:r>
        <w:t xml:space="preserve">Reads were trimmed for adaptor sequences using </w:t>
      </w:r>
      <w:proofErr w:type="spellStart"/>
      <w:r>
        <w:t>Cutadapt</w:t>
      </w:r>
      <w:proofErr w:type="spellEnd"/>
      <w:r>
        <w:t xml:space="preserve"> v</w:t>
      </w:r>
      <w:r w:rsidR="006774BC">
        <w:t xml:space="preserve">2.3 </w:t>
      </w:r>
      <w:r w:rsidR="006774BC">
        <w:fldChar w:fldCharType="begin"/>
      </w:r>
      <w:r w:rsidR="004A7794">
        <w:instrText xml:space="preserve"> ADDIN EN.CITE &lt;EndNote&gt;&lt;Cite&gt;&lt;Author&gt;Martin&lt;/Author&gt;&lt;Year&gt;2011&lt;/Year&gt;&lt;RecNum&gt;367&lt;/RecNum&gt;&lt;DisplayText&gt;[1]&lt;/DisplayText&gt;&lt;record&gt;&lt;rec-number&gt;367&lt;/rec-number&gt;&lt;foreign-keys&gt;&lt;key app="EN" db-id="pez2s5w2ged2w9etev1vrpvka9tssze9sp0e" timestamp="1527028199"&gt;367&lt;/key&gt;&lt;key app="ENWeb" db-id=""&gt;0&lt;/key&gt;&lt;/foreign-keys&gt;&lt;ref-type name="Journal Article"&gt;17&lt;/ref-type&gt;&lt;contributors&gt;&lt;authors&gt;&lt;author&gt;Martin, Marcel&lt;/author&gt;&lt;/authors&gt;&lt;/contributors&gt;&lt;titles&gt;&lt;title&gt;Cutadapt removes adapter sequences from high-throughput sequencing reads&lt;/title&gt;&lt;secondary-title&gt;EMBnet.journal&lt;/secondary-title&gt;&lt;/titles&gt;&lt;volume&gt;17&lt;/volume&gt;&lt;number&gt;1&lt;/number&gt;&lt;section&gt;10&lt;/section&gt;&lt;dates&gt;&lt;year&gt;2011&lt;/year&gt;&lt;/dates&gt;&lt;isbn&gt;2226-6089&lt;/isbn&gt;&lt;urls&gt;&lt;/urls&gt;&lt;electronic-resource-num&gt;10.14806/ej.17.1.200&lt;/electronic-resource-num&gt;&lt;/record&gt;&lt;/Cite&gt;&lt;/EndNote&gt;</w:instrText>
      </w:r>
      <w:r w:rsidR="006774BC">
        <w:fldChar w:fldCharType="separate"/>
      </w:r>
      <w:r w:rsidR="004A7794">
        <w:rPr>
          <w:noProof/>
        </w:rPr>
        <w:t>[1]</w:t>
      </w:r>
      <w:r w:rsidR="006774BC">
        <w:fldChar w:fldCharType="end"/>
      </w:r>
      <w:r w:rsidR="0008632E">
        <w:t xml:space="preserve"> and read quality assessed using </w:t>
      </w:r>
      <w:proofErr w:type="spellStart"/>
      <w:r w:rsidR="0008632E">
        <w:t>FastQC</w:t>
      </w:r>
      <w:proofErr w:type="spellEnd"/>
      <w:r w:rsidR="0008632E">
        <w:fldChar w:fldCharType="begin"/>
      </w:r>
      <w:r w:rsidR="0008632E">
        <w:instrText xml:space="preserve"> ADDIN EN.CITE &lt;EndNote&gt;&lt;Cite&gt;&lt;Author&gt;Andrews&lt;/Author&gt;&lt;Year&gt;2010&lt;/Year&gt;&lt;RecNum&gt;453&lt;/RecNum&gt;&lt;DisplayText&gt;[2]&lt;/DisplayText&gt;&lt;record&gt;&lt;rec-number&gt;453&lt;/rec-number&gt;&lt;foreign-keys&gt;&lt;key app="EN" db-id="pez2s5w2ged2w9etev1vrpvka9tssze9sp0e" timestamp="1533413618"&gt;453&lt;/key&gt;&lt;/foreign-keys&gt;&lt;ref-type name="Journal Article"&gt;17&lt;/ref-type&gt;&lt;contributors&gt;&lt;authors&gt;&lt;author&gt;Andrews, S.&lt;/author&gt;&lt;/authors&gt;&lt;/contributors&gt;&lt;titles&gt;&lt;title&gt;FastQC A Quality Control tool for High Throughput Sequence Data&lt;/title&gt;&lt;/titles&gt;&lt;keywords&gt;&lt;keyword&gt;bioinformatics&lt;/keyword&gt;&lt;keyword&gt;ngs&lt;/keyword&gt;&lt;keyword&gt;qc&lt;/keyword&gt;&lt;/keywords&gt;&lt;dates&gt;&lt;year&gt;2010&lt;/year&gt;&lt;/dates&gt;&lt;urls&gt;&lt;related-urls&gt;&lt;url&gt;http://www.bioinformatics.babraham.ac.uk/projects/fastqc/&lt;/url&gt;&lt;/related-urls&gt;&lt;/urls&gt;&lt;electronic-resource-num&gt;citeulike-article-id:11583827&lt;/electronic-resource-num&gt;&lt;/record&gt;&lt;/Cite&gt;&lt;/EndNote&gt;</w:instrText>
      </w:r>
      <w:r w:rsidR="0008632E">
        <w:fldChar w:fldCharType="separate"/>
      </w:r>
      <w:r w:rsidR="0008632E">
        <w:rPr>
          <w:noProof/>
        </w:rPr>
        <w:t>[2]</w:t>
      </w:r>
      <w:r w:rsidR="0008632E">
        <w:fldChar w:fldCharType="end"/>
      </w:r>
      <w:bookmarkStart w:id="0" w:name="_GoBack"/>
      <w:bookmarkEnd w:id="0"/>
      <w:r w:rsidR="004A7794">
        <w:t xml:space="preserve">. They were then aligned against the </w:t>
      </w:r>
      <w:r w:rsidR="004A7794">
        <w:rPr>
          <w:i/>
        </w:rPr>
        <w:t>Brassica oleracea</w:t>
      </w:r>
      <w:r w:rsidR="004A7794">
        <w:t xml:space="preserve"> TO1000 (</w:t>
      </w:r>
      <w:proofErr w:type="spellStart"/>
      <w:r w:rsidR="004A7794">
        <w:t>EnsemblPlants</w:t>
      </w:r>
      <w:proofErr w:type="spellEnd"/>
      <w:r w:rsidR="004A7794">
        <w:t xml:space="preserve"> 43</w:t>
      </w:r>
      <w:r w:rsidR="000D2A61">
        <w:fldChar w:fldCharType="begin">
          <w:fldData xml:space="preserve">PEVuZE5vdGU+PENpdGU+PEF1dGhvcj5LZXJzZXk8L0F1dGhvcj48WWVhcj4yMDE3PC9ZZWFyPjxS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</w:fldData>
        </w:fldChar>
      </w:r>
      <w:r w:rsidR="0008632E">
        <w:instrText xml:space="preserve"> ADDIN EN.CITE </w:instrText>
      </w:r>
      <w:r w:rsidR="0008632E">
        <w:fldChar w:fldCharType="begin">
          <w:fldData xml:space="preserve">PEVuZE5vdGU+PENpdGU+PEF1dGhvcj5LZXJzZXk8L0F1dGhvcj48WWVhcj4yMDE3PC9ZZWFyPjxS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</w:fldData>
        </w:fldChar>
      </w:r>
      <w:r w:rsidR="0008632E">
        <w:instrText xml:space="preserve"> ADDIN EN.CITE.DATA </w:instrText>
      </w:r>
      <w:r w:rsidR="0008632E">
        <w:fldChar w:fldCharType="end"/>
      </w:r>
      <w:r w:rsidR="000D2A61">
        <w:fldChar w:fldCharType="separate"/>
      </w:r>
      <w:r w:rsidR="0008632E">
        <w:rPr>
          <w:noProof/>
        </w:rPr>
        <w:t>[3]</w:t>
      </w:r>
      <w:r w:rsidR="000D2A61">
        <w:fldChar w:fldCharType="end"/>
      </w:r>
      <w:r w:rsidR="004A7794">
        <w:t xml:space="preserve">) genome </w:t>
      </w:r>
      <w:r w:rsidR="004A7794">
        <w:fldChar w:fldCharType="begin">
          <w:fldData xml:space="preserve">PEVuZE5vdGU+PENpdGU+PEF1dGhvcj5QYXJraW48L0F1dGhvcj48WWVhcj4yMDE0PC9ZZWFyPjxS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</w:fldData>
        </w:fldChar>
      </w:r>
      <w:r w:rsidR="0008632E">
        <w:instrText xml:space="preserve"> ADDIN EN.CITE </w:instrText>
      </w:r>
      <w:r w:rsidR="0008632E">
        <w:fldChar w:fldCharType="begin">
          <w:fldData xml:space="preserve">PEVuZE5vdGU+PENpdGU+PEF1dGhvcj5QYXJraW48L0F1dGhvcj48WWVhcj4yMDE0PC9ZZWFyPjxS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</w:fldData>
        </w:fldChar>
      </w:r>
      <w:r w:rsidR="0008632E">
        <w:instrText xml:space="preserve"> ADDIN EN.CITE.DATA </w:instrText>
      </w:r>
      <w:r w:rsidR="0008632E">
        <w:fldChar w:fldCharType="end"/>
      </w:r>
      <w:r w:rsidR="004A7794">
        <w:fldChar w:fldCharType="separate"/>
      </w:r>
      <w:r w:rsidR="0008632E">
        <w:rPr>
          <w:noProof/>
        </w:rPr>
        <w:t>[4]</w:t>
      </w:r>
      <w:r w:rsidR="004A7794">
        <w:fldChar w:fldCharType="end"/>
      </w:r>
      <w:r w:rsidR="004A7794">
        <w:t xml:space="preserve"> and uniquely mapped reads for each gene counted using STAR</w:t>
      </w:r>
      <w:r w:rsidR="00333961">
        <w:t xml:space="preserve"> v</w:t>
      </w:r>
      <w:r w:rsidR="00333961" w:rsidRPr="00333961">
        <w:t>2.7.1a</w:t>
      </w:r>
      <w:r w:rsidR="004A7794">
        <w:t xml:space="preserve"> </w:t>
      </w:r>
      <w:r w:rsidR="004A7794">
        <w:fldChar w:fldCharType="begin"/>
      </w:r>
      <w:r w:rsidR="0008632E">
        <w:instrText xml:space="preserve"> ADDIN EN.CITE &lt;EndNote&gt;&lt;Cite&gt;&lt;Author&gt;Dobin&lt;/Author&gt;&lt;Year&gt;2013&lt;/Year&gt;&lt;RecNum&gt;2665&lt;/RecNum&gt;&lt;DisplayText&gt;[5]&lt;/DisplayText&gt;&lt;record&gt;&lt;rec-number&gt;2665&lt;/rec-number&gt;&lt;foreign-keys&gt;&lt;key app="EN" db-id="pez2s5w2ged2w9etev1vrpvka9tssze9sp0e" timestamp="1556033868"&gt;2665&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edition&gt;2012/10/30&lt;/edition&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access-date&gt;4/23/2019&lt;/access-date&gt;&lt;/record&gt;&lt;/Cite&gt;&lt;/EndNote&gt;</w:instrText>
      </w:r>
      <w:r w:rsidR="004A7794">
        <w:fldChar w:fldCharType="separate"/>
      </w:r>
      <w:r w:rsidR="0008632E">
        <w:rPr>
          <w:noProof/>
        </w:rPr>
        <w:t>[5]</w:t>
      </w:r>
      <w:r w:rsidR="004A7794">
        <w:fldChar w:fldCharType="end"/>
      </w:r>
      <w:r w:rsidR="004A7794">
        <w:t xml:space="preserve">. Read counts were imported into R </w:t>
      </w:r>
      <w:r w:rsidR="00333961">
        <w:t xml:space="preserve">v3.6.0 </w:t>
      </w:r>
      <w:r w:rsidR="004A7794">
        <w:fldChar w:fldCharType="begin"/>
      </w:r>
      <w:r w:rsidR="0008632E">
        <w:instrText xml:space="preserve"> ADDIN EN.CITE &lt;EndNote&gt;&lt;Cite&gt;&lt;Author&gt;Team&lt;/Author&gt;&lt;RecNum&gt;1259&lt;/RecNum&gt;&lt;DisplayText&gt;[6]&lt;/DisplayText&gt;&lt;record&gt;&lt;rec-number&gt;1259&lt;/rec-number&gt;&lt;foreign-keys&gt;&lt;key app="EN" db-id="pez2s5w2ged2w9etev1vrpvka9tssze9sp0e" timestamp="1541778651"&gt;1259&lt;/key&gt;&lt;/foreign-keys&gt;&lt;ref-type name="Web Page"&gt;12&lt;/ref-type&gt;&lt;contributors&gt;&lt;authors&gt;&lt;author&gt;R Core Team&lt;/author&gt;&lt;/authors&gt;&lt;/contributors&gt;&lt;titles&gt;&lt;title&gt;R: A Language and Environment for Statistical Computing&lt;/title&gt;&lt;/titles&gt;&lt;dates&gt;&lt;/dates&gt;&lt;urls&gt;&lt;related-urls&gt;&lt;url&gt;http://www.R-project.org/&lt;/url&gt;&lt;/related-urls&gt;&lt;/urls&gt;&lt;/record&gt;&lt;/Cite&gt;&lt;/EndNote&gt;</w:instrText>
      </w:r>
      <w:r w:rsidR="004A7794">
        <w:fldChar w:fldCharType="separate"/>
      </w:r>
      <w:r w:rsidR="0008632E">
        <w:rPr>
          <w:noProof/>
        </w:rPr>
        <w:t>[6]</w:t>
      </w:r>
      <w:r w:rsidR="004A7794">
        <w:fldChar w:fldCharType="end"/>
      </w:r>
      <w:r w:rsidR="004A7794">
        <w:t xml:space="preserve"> and differential expression determined using DESeq2</w:t>
      </w:r>
      <w:r w:rsidR="00333961">
        <w:t xml:space="preserve"> v1.24.0</w:t>
      </w:r>
      <w:r w:rsidR="004A7794">
        <w:t xml:space="preserve"> </w:t>
      </w:r>
      <w:r w:rsidR="004A7794">
        <w:fldChar w:fldCharType="begin"/>
      </w:r>
      <w:r w:rsidR="0008632E">
        <w:instrText xml:space="preserve"> ADDIN EN.CITE &lt;EndNote&gt;&lt;Cite&gt;&lt;Author&gt;Love&lt;/Author&gt;&lt;Year&gt;2014&lt;/Year&gt;&lt;RecNum&gt;353&lt;/RecNum&gt;&lt;DisplayText&gt;[7]&lt;/DisplayText&gt;&lt;record&gt;&lt;rec-number&gt;353&lt;/rec-number&gt;&lt;foreign-keys&gt;&lt;key app="EN" db-id="pez2s5w2ged2w9etev1vrpvka9tssze9sp0e" timestamp="1527001502"&gt;353&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pub-dates&gt;&lt;date&gt;December 05&lt;/date&gt;&lt;/pub-dates&gt;&lt;/dates&gt;&lt;isbn&gt;1474-760X (Electronic)&amp;#xD;1474-7596 (Linking)&lt;/isbn&gt;&lt;accession-num&gt;25516281&lt;/accession-num&gt;&lt;label&gt;Love2014&lt;/label&gt;&lt;work-type&gt;journal article&lt;/work-type&gt;&lt;urls&gt;&lt;related-urls&gt;&lt;url&gt;https://www.ncbi.nlm.nih.gov/pubmed/25516281&lt;/url&gt;&lt;/related-urls&gt;&lt;/urls&gt;&lt;custom2&gt;PMC4302049&lt;/custom2&gt;&lt;electronic-resource-num&gt;10.1186/s13059-014-0550-8&lt;/electronic-resource-num&gt;&lt;/record&gt;&lt;/Cite&gt;&lt;/EndNote&gt;</w:instrText>
      </w:r>
      <w:r w:rsidR="004A7794">
        <w:fldChar w:fldCharType="separate"/>
      </w:r>
      <w:r w:rsidR="0008632E">
        <w:rPr>
          <w:noProof/>
        </w:rPr>
        <w:t>[7]</w:t>
      </w:r>
      <w:r w:rsidR="004A7794">
        <w:fldChar w:fldCharType="end"/>
      </w:r>
      <w:r w:rsidR="004A7794">
        <w:t xml:space="preserve">. Specifically, read counts were normalized, with the TO1000 samples as reference, and fitted to a parametric model. </w:t>
      </w:r>
      <w:r w:rsidR="00D44410">
        <w:t xml:space="preserve">We looked for differentially expressed genes for each pairwise comparison (Kale vs Cabbage, Kale vs TO1000, and Cabbage vs TO1000). As each pairwise comparisons increase the potential number of false positives, these were combined into a single table and the False Discovery Rate (FDR) adjusted for the entire table. Genes with an FDR &lt; 0.05 and Log-fold change of 1 were considered as differentially expressed genes. </w:t>
      </w:r>
    </w:p>
    <w:p w14:paraId="11FA102C" w14:textId="414B201B" w:rsidR="00333961" w:rsidRDefault="00333961" w:rsidP="00333961">
      <w:pPr>
        <w:ind w:firstLine="720"/>
      </w:pPr>
    </w:p>
    <w:p w14:paraId="7A1B8785" w14:textId="63004DB6" w:rsidR="00333961" w:rsidRDefault="00333961" w:rsidP="00333961">
      <w:pPr>
        <w:ind w:firstLine="720"/>
      </w:pPr>
      <w:r>
        <w:t>Gene ontology (GO) terms</w:t>
      </w:r>
      <w:r>
        <w:fldChar w:fldCharType="begin">
          <w:fldData xml:space="preserve">PEVuZE5vdGU+PENpdGU+PEF1dGhvcj5Bc2hidXJuZXI8L0F1dGhvcj48WWVhcj4yMDAwPC9ZZWFy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</w:fldData>
        </w:fldChar>
      </w:r>
      <w:r w:rsidR="0008632E">
        <w:instrText xml:space="preserve"> ADDIN EN.CITE </w:instrText>
      </w:r>
      <w:r w:rsidR="0008632E">
        <w:fldChar w:fldCharType="begin">
          <w:fldData xml:space="preserve">PEVuZE5vdGU+PENpdGU+PEF1dGhvcj5Bc2hidXJuZXI8L0F1dGhvcj48WWVhcj4yMDAwPC9ZZWFy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</w:fldData>
        </w:fldChar>
      </w:r>
      <w:r w:rsidR="0008632E">
        <w:instrText xml:space="preserve"> ADDIN EN.CITE.DATA </w:instrText>
      </w:r>
      <w:r w:rsidR="0008632E">
        <w:fldChar w:fldCharType="end"/>
      </w:r>
      <w:r>
        <w:fldChar w:fldCharType="separate"/>
      </w:r>
      <w:r w:rsidR="0008632E">
        <w:rPr>
          <w:noProof/>
        </w:rPr>
        <w:t>[8]</w:t>
      </w:r>
      <w:r>
        <w:fldChar w:fldCharType="end"/>
      </w:r>
      <w:r>
        <w:t xml:space="preserve"> are not currently available for the TO1000 assembly. In order to annotate TO1000 gene models with GO terms, TO1000 protein sequences were Blast (</w:t>
      </w:r>
      <w:proofErr w:type="spellStart"/>
      <w:r>
        <w:t>blastp</w:t>
      </w:r>
      <w:proofErr w:type="spellEnd"/>
      <w:r>
        <w:t xml:space="preserve">) </w:t>
      </w:r>
      <w:proofErr w:type="spellStart"/>
      <w:r>
        <w:t>against protei</w:t>
      </w:r>
      <w:proofErr w:type="spellEnd"/>
      <w:r>
        <w:t xml:space="preserve">n sequences from </w:t>
      </w:r>
      <w:proofErr w:type="spellStart"/>
      <w:r>
        <w:t>UniProtKB</w:t>
      </w:r>
      <w:proofErr w:type="spellEnd"/>
      <w:r>
        <w:t xml:space="preserve"> Swiss-</w:t>
      </w:r>
      <w:proofErr w:type="spellStart"/>
      <w:r>
        <w:t>Prot</w:t>
      </w:r>
      <w:proofErr w:type="spellEnd"/>
      <w:r>
        <w:t xml:space="preserve"> (release 2019_05)</w:t>
      </w:r>
      <w:r w:rsidR="000D2A61">
        <w:fldChar w:fldCharType="begin"/>
      </w:r>
      <w:r w:rsidR="0008632E">
        <w:instrText xml:space="preserve"> ADDIN EN.CITE &lt;EndNote&gt;&lt;Cite&gt;&lt;Author&gt;Consortium&lt;/Author&gt;&lt;Year&gt;2018&lt;/Year&gt;&lt;RecNum&gt;3887&lt;/RecNum&gt;&lt;DisplayText&gt;[9]&lt;/DisplayText&gt;&lt;record&gt;&lt;rec-number&gt;3887&lt;/rec-number&gt;&lt;foreign-keys&gt;&lt;key app="EN" db-id="pez2s5w2ged2w9etev1vrpvka9tssze9sp0e" timestamp="1559842072"&gt;3887&lt;/key&gt;&lt;/foreign-keys&gt;&lt;ref-type name="Journal Article"&gt;17&lt;/ref-type&gt;&lt;contributors&gt;&lt;authors&gt;&lt;author&gt;The UniProt Consortium&lt;/author&gt;&lt;/authors&gt;&lt;/contributors&gt;&lt;titles&gt;&lt;title&gt;UniProt: a worldwide hub of protein knowledge&lt;/title&gt;&lt;secondary-title&gt;Nucleic Acids Research&lt;/secondary-title&gt;&lt;/titles&gt;&lt;periodical&gt;&lt;full-title&gt;Nucleic Acids Research&lt;/full-title&gt;&lt;/periodical&gt;&lt;pages&gt;D506-D515&lt;/pages&gt;&lt;volume&gt;47&lt;/volume&gt;&lt;number&gt;D1&lt;/number&gt;&lt;dates&gt;&lt;year&gt;2018&lt;/year&gt;&lt;/dates&gt;&lt;isbn&gt;0305-1048&lt;/isbn&gt;&lt;urls&gt;&lt;related-urls&gt;&lt;url&gt;https://doi.org/10.1093/nar/gky1049&lt;/url&gt;&lt;/related-urls&gt;&lt;/urls&gt;&lt;electronic-resource-num&gt;10.1093/nar/gky1049&lt;/electronic-resource-num&gt;&lt;access-date&gt;6/6/2019&lt;/access-date&gt;&lt;/record&gt;&lt;/Cite&gt;&lt;/EndNote&gt;</w:instrText>
      </w:r>
      <w:r w:rsidR="000D2A61">
        <w:fldChar w:fldCharType="separate"/>
      </w:r>
      <w:r w:rsidR="0008632E">
        <w:rPr>
          <w:noProof/>
        </w:rPr>
        <w:t>[9]</w:t>
      </w:r>
      <w:r w:rsidR="000D2A61">
        <w:fldChar w:fldCharType="end"/>
      </w:r>
      <w:r>
        <w:t xml:space="preserve"> using Diamond</w:t>
      </w:r>
      <w:r>
        <w:fldChar w:fldCharType="begin"/>
      </w:r>
      <w:r w:rsidR="0008632E">
        <w:instrText xml:space="preserve"> ADDIN EN.CITE &lt;EndNote&gt;&lt;Cite&gt;&lt;Author&gt;Buchfink&lt;/Author&gt;&lt;Year&gt;2014&lt;/Year&gt;&lt;RecNum&gt;3884&lt;/RecNum&gt;&lt;DisplayText&gt;[10]&lt;/DisplayText&gt;&lt;record&gt;&lt;rec-number&gt;3884&lt;/rec-number&gt;&lt;foreign-keys&gt;&lt;key app="EN" db-id="pez2s5w2ged2w9etev1vrpvka9tssze9sp0e" timestamp="1559841349"&gt;3884&lt;/key&gt;&lt;/foreign-keys&gt;&lt;ref-type name="Journal Article"&gt;17&lt;/ref-type&gt;&lt;contributors&gt;&lt;authors&gt;&lt;author&gt;Buchfink, Benjamin&lt;/author&gt;&lt;author&gt;Xie, Chao&lt;/author&gt;&lt;author&gt;Huson, Daniel H.&lt;/author&gt;&lt;/authors&gt;&lt;/contributors&gt;&lt;titles&gt;&lt;title&gt;Fast and sensitive protein alignment using DIAMOND&lt;/title&gt;&lt;secondary-title&gt;Nature Methods&lt;/secondary-title&gt;&lt;/titles&gt;&lt;periodical&gt;&lt;full-title&gt;Nature Methods&lt;/full-title&gt;&lt;/periodical&gt;&lt;pages&gt;59&lt;/pages&gt;&lt;volume&gt;12&lt;/volume&gt;&lt;dates&gt;&lt;year&gt;2014&lt;/year&gt;&lt;pub-dates&gt;&lt;date&gt;11/17/online&lt;/date&gt;&lt;/pub-dates&gt;&lt;/dates&gt;&lt;publisher&gt;Nature Publishing Group, a division of Macmillan Publishers Limited. All Rights Reserved.&lt;/publisher&gt;&lt;urls&gt;&lt;related-urls&gt;&lt;url&gt;https://doi.org/10.1038/nmeth.3176&lt;/url&gt;&lt;/related-urls&gt;&lt;/urls&gt;&lt;electronic-resource-num&gt;10.1038/nmeth.3176&amp;#xD;https://www.nature.com/articles/nmeth.3176#supplementary-information&lt;/electronic-resource-num&gt;&lt;/record&gt;&lt;/Cite&gt;&lt;/EndNote&gt;</w:instrText>
      </w:r>
      <w:r>
        <w:fldChar w:fldCharType="separate"/>
      </w:r>
      <w:r w:rsidR="0008632E">
        <w:rPr>
          <w:noProof/>
        </w:rPr>
        <w:t>[10]</w:t>
      </w:r>
      <w:r>
        <w:fldChar w:fldCharType="end"/>
      </w:r>
      <w:r>
        <w:t>, with an e-value cutoff of 1e</w:t>
      </w:r>
      <w:r w:rsidRPr="00333961">
        <w:rPr>
          <w:vertAlign w:val="superscript"/>
        </w:rPr>
        <w:t>-5</w:t>
      </w:r>
      <w:r>
        <w:t xml:space="preserve"> and </w:t>
      </w:r>
      <w:r w:rsidR="006A544D">
        <w:t xml:space="preserve">a max of 1 hit per query. </w:t>
      </w:r>
      <w:proofErr w:type="spellStart"/>
      <w:r w:rsidR="006A544D">
        <w:t>UniProt</w:t>
      </w:r>
      <w:proofErr w:type="spellEnd"/>
      <w:r w:rsidR="006A544D">
        <w:t xml:space="preserve"> IDs were then used to download GO terms and these were mapped to the T01000 gene models. In total, 35,422 genes (out of 59,225 total) had a GO term assigned. GO term enrichment was performed using </w:t>
      </w:r>
      <w:proofErr w:type="spellStart"/>
      <w:r w:rsidR="006A544D">
        <w:t>topGO</w:t>
      </w:r>
      <w:proofErr w:type="spellEnd"/>
      <w:r w:rsidR="000D2A61">
        <w:fldChar w:fldCharType="begin"/>
      </w:r>
      <w:r w:rsidR="0008632E">
        <w:instrText xml:space="preserve"> ADDIN EN.CITE &lt;EndNote&gt;&lt;Cite&gt;&lt;Author&gt;Alexa&lt;/Author&gt;&lt;Year&gt;2019&lt;/Year&gt;&lt;RecNum&gt;3888&lt;/RecNum&gt;&lt;DisplayText&gt;[11]&lt;/DisplayText&gt;&lt;record&gt;&lt;rec-number&gt;3888&lt;/rec-number&gt;&lt;foreign-keys&gt;&lt;key app="EN" db-id="pez2s5w2ged2w9etev1vrpvka9tssze9sp0e" timestamp="1559842235"&gt;3888&lt;/key&gt;&lt;/foreign-keys&gt;&lt;ref-type name="Web Page"&gt;12&lt;/ref-type&gt;&lt;contributors&gt;&lt;authors&gt;&lt;author&gt;Alexa, A.&lt;/author&gt;&lt;author&gt;Rahnenfuhrer, J.&lt;/author&gt;&lt;/authors&gt;&lt;/contributors&gt;&lt;titles&gt;&lt;title&gt;topGO: Enrichment Analysis for Gene Ontology&lt;/title&gt;&lt;secondary-title&gt;R package&lt;/secondary-title&gt;&lt;/titles&gt;&lt;periodical&gt;&lt;full-title&gt;R package&lt;/full-title&gt;&lt;/periodical&gt;&lt;dates&gt;&lt;year&gt;2019&lt;/year&gt;&lt;/dates&gt;&lt;urls&gt;&lt;related-urls&gt;&lt;url&gt;https://www.bioconductor.org/packages/release/bioc/html/topGO.html&lt;/url&gt;&lt;/related-urls&gt;&lt;/urls&gt;&lt;/record&gt;&lt;/Cite&gt;&lt;/EndNote&gt;</w:instrText>
      </w:r>
      <w:r w:rsidR="000D2A61">
        <w:fldChar w:fldCharType="separate"/>
      </w:r>
      <w:r w:rsidR="0008632E">
        <w:rPr>
          <w:noProof/>
        </w:rPr>
        <w:t>[11]</w:t>
      </w:r>
      <w:r w:rsidR="000D2A61">
        <w:fldChar w:fldCharType="end"/>
      </w:r>
      <w:r w:rsidR="0038586C">
        <w:t xml:space="preserve"> and </w:t>
      </w:r>
      <w:proofErr w:type="spellStart"/>
      <w:r w:rsidR="0038586C">
        <w:t>GO.db</w:t>
      </w:r>
      <w:proofErr w:type="spellEnd"/>
      <w:r w:rsidR="0038586C">
        <w:fldChar w:fldCharType="begin"/>
      </w:r>
      <w:r w:rsidR="0008632E">
        <w:instrText xml:space="preserve"> ADDIN EN.CITE &lt;EndNote&gt;&lt;Cite&gt;&lt;Author&gt;Carlson&lt;/Author&gt;&lt;Year&gt;2019&lt;/Year&gt;&lt;RecNum&gt;3892&lt;/RecNum&gt;&lt;DisplayText&gt;[12]&lt;/DisplayText&gt;&lt;record&gt;&lt;rec-number&gt;3892&lt;/rec-number&gt;&lt;foreign-keys&gt;&lt;key app="EN" db-id="pez2s5w2ged2w9etev1vrpvka9tssze9sp0e" timestamp="1559843099"&gt;3892&lt;/key&gt;&lt;/foreign-keys&gt;&lt;ref-type name="Web Page"&gt;12&lt;/ref-type&gt;&lt;contributors&gt;&lt;authors&gt;&lt;author&gt;Carlson, M.&lt;/author&gt;&lt;/authors&gt;&lt;/contributors&gt;&lt;titles&gt;&lt;title&gt;GO.db: A set of annotation maps describing the entire Gene Ontology&lt;/title&gt;&lt;secondary-title&gt;R package&lt;/secondary-title&gt;&lt;/titles&gt;&lt;periodical&gt;&lt;full-title&gt;R package&lt;/full-title&gt;&lt;/periodical&gt;&lt;dates&gt;&lt;year&gt;2019&lt;/year&gt;&lt;/dates&gt;&lt;urls&gt;&lt;related-urls&gt;&lt;url&gt;https://www.bioconductor.org/packages/release/data/annotation/html/GO.db.html&lt;/url&gt;&lt;/related-urls&gt;&lt;/urls&gt;&lt;/record&gt;&lt;/Cite&gt;&lt;/EndNote&gt;</w:instrText>
      </w:r>
      <w:r w:rsidR="0038586C">
        <w:fldChar w:fldCharType="separate"/>
      </w:r>
      <w:r w:rsidR="0008632E">
        <w:rPr>
          <w:noProof/>
        </w:rPr>
        <w:t>[12]</w:t>
      </w:r>
      <w:r w:rsidR="0038586C">
        <w:fldChar w:fldCharType="end"/>
      </w:r>
      <w:r w:rsidR="006A544D">
        <w:t xml:space="preserve"> with the parent</w:t>
      </w:r>
      <w:r w:rsidR="000D2A61">
        <w:t>-c</w:t>
      </w:r>
      <w:r w:rsidR="006A544D">
        <w:t>hild algorithm</w:t>
      </w:r>
      <w:r w:rsidR="000D2A61">
        <w:fldChar w:fldCharType="begin"/>
      </w:r>
      <w:r w:rsidR="0008632E">
        <w:instrText xml:space="preserve"> ADDIN EN.CITE &lt;EndNote&gt;&lt;Cite&gt;&lt;Author&gt;Grossmann&lt;/Author&gt;&lt;Year&gt;2007&lt;/Year&gt;&lt;RecNum&gt;3886&lt;/RecNum&gt;&lt;DisplayText&gt;[13]&lt;/DisplayText&gt;&lt;record&gt;&lt;rec-number&gt;3886&lt;/rec-number&gt;&lt;foreign-keys&gt;&lt;key app="EN" db-id="pez2s5w2ged2w9etev1vrpvka9tssze9sp0e" timestamp="1559842066"&gt;3886&lt;/key&gt;&lt;/foreign-keys&gt;&lt;ref-type name="Journal Article"&gt;17&lt;/ref-type&gt;&lt;contributors&gt;&lt;authors&gt;&lt;author&gt;Grossmann, Steffen&lt;/author&gt;&lt;author&gt;Bauer, Sebastian&lt;/author&gt;&lt;author&gt;Robinson, Peter N.&lt;/author&gt;&lt;author&gt;Vingron, Martin&lt;/author&gt;&lt;/authors&gt;&lt;/contributors&gt;&lt;titles&gt;&lt;title&gt;Improved detection of overrepresentation of Gene-Ontology annotations with parent–child analysis&lt;/title&gt;&lt;secondary-title&gt;Bioinformatics&lt;/secondary-title&gt;&lt;/titles&gt;&lt;periodical&gt;&lt;full-title&gt;Bioinformatics&lt;/full-title&gt;&lt;/periodical&gt;&lt;pages&gt;3024-3031&lt;/pages&gt;&lt;volume&gt;23&lt;/volume&gt;&lt;number&gt;22&lt;/number&gt;&lt;dates&gt;&lt;year&gt;2007&lt;/year&gt;&lt;/dates&gt;&lt;isbn&gt;1367-4803&lt;/isbn&gt;&lt;urls&gt;&lt;related-urls&gt;&lt;url&gt;https://doi.org/10.1093/bioinformatics/btm440&lt;/url&gt;&lt;/related-urls&gt;&lt;/urls&gt;&lt;electronic-resource-num&gt;10.1093/bioinformatics/btm440&lt;/electronic-resource-num&gt;&lt;access-date&gt;6/6/2019&lt;/access-date&gt;&lt;/record&gt;&lt;/Cite&gt;&lt;/EndNote&gt;</w:instrText>
      </w:r>
      <w:r w:rsidR="000D2A61">
        <w:fldChar w:fldCharType="separate"/>
      </w:r>
      <w:r w:rsidR="0008632E">
        <w:rPr>
          <w:noProof/>
        </w:rPr>
        <w:t>[13]</w:t>
      </w:r>
      <w:r w:rsidR="000D2A61">
        <w:fldChar w:fldCharType="end"/>
      </w:r>
      <w:r w:rsidR="006A544D">
        <w:t xml:space="preserve"> and</w:t>
      </w:r>
      <w:r w:rsidR="000D2A61">
        <w:t xml:space="preserve"> </w:t>
      </w:r>
      <w:r w:rsidR="006A544D">
        <w:t xml:space="preserve">Fisher’s Exact Test. </w:t>
      </w:r>
    </w:p>
    <w:p w14:paraId="285C2779" w14:textId="72632598" w:rsidR="00E9346D" w:rsidRDefault="00E9346D" w:rsidP="00333961">
      <w:pPr>
        <w:ind w:firstLine="720"/>
      </w:pPr>
    </w:p>
    <w:p w14:paraId="60A633D9" w14:textId="36988CA4" w:rsidR="00E9346D" w:rsidRPr="00333961" w:rsidRDefault="00E9346D" w:rsidP="00333961">
      <w:pPr>
        <w:ind w:firstLine="720"/>
      </w:pPr>
      <w:r>
        <w:t>Plots were made using the R packages ggplot2</w:t>
      </w:r>
      <w:r w:rsidR="0038586C">
        <w:fldChar w:fldCharType="begin"/>
      </w:r>
      <w:r w:rsidR="0008632E">
        <w:instrText xml:space="preserve"> ADDIN EN.CITE &lt;EndNote&gt;&lt;Cite&gt;&lt;Author&gt;Wickham&lt;/Author&gt;&lt;Year&gt;2016&lt;/Year&gt;&lt;RecNum&gt;1258&lt;/RecNum&gt;&lt;DisplayText&gt;[14]&lt;/DisplayText&gt;&lt;record&gt;&lt;rec-number&gt;1258&lt;/rec-number&gt;&lt;foreign-keys&gt;&lt;key app="EN" db-id="pez2s5w2ged2w9etev1vrpvka9tssze9sp0e" timestamp="1541778532"&gt;1258&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Verlag New York&lt;/publisher&gt;&lt;isbn&gt;978-3-319-24277-4&lt;/isbn&gt;&lt;urls&gt;&lt;related-urls&gt;&lt;url&gt;http://ggplot2.org&lt;/url&gt;&lt;/related-urls&gt;&lt;/urls&gt;&lt;/record&gt;&lt;/Cite&gt;&lt;/EndNote&gt;</w:instrText>
      </w:r>
      <w:r w:rsidR="0038586C">
        <w:fldChar w:fldCharType="separate"/>
      </w:r>
      <w:r w:rsidR="0008632E">
        <w:rPr>
          <w:noProof/>
        </w:rPr>
        <w:t>[14]</w:t>
      </w:r>
      <w:r w:rsidR="0038586C">
        <w:fldChar w:fldCharType="end"/>
      </w:r>
      <w:r>
        <w:t xml:space="preserve">, </w:t>
      </w:r>
      <w:proofErr w:type="spellStart"/>
      <w:r>
        <w:t>pheatmap</w:t>
      </w:r>
      <w:proofErr w:type="spellEnd"/>
      <w:r w:rsidR="0038586C">
        <w:fldChar w:fldCharType="begin"/>
      </w:r>
      <w:r w:rsidR="0008632E">
        <w:instrText xml:space="preserve"> ADDIN EN.CITE &lt;EndNote&gt;&lt;Cite&gt;&lt;Author&gt;Kolde&lt;/Author&gt;&lt;Year&gt;2019&lt;/Year&gt;&lt;RecNum&gt;3889&lt;/RecNum&gt;&lt;DisplayText&gt;[15]&lt;/DisplayText&gt;&lt;record&gt;&lt;rec-number&gt;3889&lt;/rec-number&gt;&lt;foreign-keys&gt;&lt;key app="EN" db-id="pez2s5w2ged2w9etev1vrpvka9tssze9sp0e" timestamp="1559842767"&gt;3889&lt;/key&gt;&lt;/foreign-keys&gt;&lt;ref-type name="Web Page"&gt;12&lt;/ref-type&gt;&lt;contributors&gt;&lt;authors&gt;&lt;author&gt;Kolde, R.&lt;/author&gt;&lt;/authors&gt;&lt;/contributors&gt;&lt;titles&gt;&lt;title&gt;pheatmap: Pretty Heatmaps.&lt;/title&gt;&lt;secondary-title&gt;R package&lt;/secondary-title&gt;&lt;/titles&gt;&lt;periodical&gt;&lt;full-title&gt;R package&lt;/full-title&gt;&lt;/periodical&gt;&lt;dates&gt;&lt;year&gt;2019&lt;/year&gt;&lt;/dates&gt;&lt;urls&gt;&lt;related-urls&gt;&lt;url&gt;https://CRAN.R-project.org/package=pheatmap&lt;/url&gt;&lt;/related-urls&gt;&lt;/urls&gt;&lt;/record&gt;&lt;/Cite&gt;&lt;/EndNote&gt;</w:instrText>
      </w:r>
      <w:r w:rsidR="0038586C">
        <w:fldChar w:fldCharType="separate"/>
      </w:r>
      <w:r w:rsidR="0008632E">
        <w:rPr>
          <w:noProof/>
        </w:rPr>
        <w:t>[15]</w:t>
      </w:r>
      <w:r w:rsidR="0038586C">
        <w:fldChar w:fldCharType="end"/>
      </w:r>
      <w:r>
        <w:t xml:space="preserve">, and </w:t>
      </w:r>
      <w:proofErr w:type="spellStart"/>
      <w:r>
        <w:t>VennDiagram</w:t>
      </w:r>
      <w:proofErr w:type="spellEnd"/>
      <w:r w:rsidR="0038586C">
        <w:fldChar w:fldCharType="begin"/>
      </w:r>
      <w:r w:rsidR="0008632E">
        <w:instrText xml:space="preserve"> ADDIN EN.CITE &lt;EndNote&gt;&lt;Cite&gt;&lt;Author&gt;Chen&lt;/Author&gt;&lt;Year&gt;2018&lt;/Year&gt;&lt;RecNum&gt;3890&lt;/RecNum&gt;&lt;DisplayText&gt;[16]&lt;/DisplayText&gt;&lt;record&gt;&lt;rec-number&gt;3890&lt;/rec-number&gt;&lt;foreign-keys&gt;&lt;key app="EN" db-id="pez2s5w2ged2w9etev1vrpvka9tssze9sp0e" timestamp="1559842873"&gt;3890&lt;/key&gt;&lt;/foreign-keys&gt;&lt;ref-type name="Web Page"&gt;12&lt;/ref-type&gt;&lt;contributors&gt;&lt;authors&gt;&lt;author&gt;Chen, Hanbo&lt;/author&gt;&lt;/authors&gt;&lt;/contributors&gt;&lt;titles&gt;&lt;title&gt;VennDiagram: Generate High-Resolution Venn and Euler Plots.&lt;/title&gt;&lt;secondary-title&gt;R package&lt;/secondary-title&gt;&lt;/titles&gt;&lt;periodical&gt;&lt;full-title&gt;R package&lt;/full-title&gt;&lt;/periodical&gt;&lt;dates&gt;&lt;year&gt;2018&lt;/year&gt;&lt;/dates&gt;&lt;urls&gt;&lt;related-urls&gt;&lt;url&gt;https://CRAN.R-project.org/package=VennDiagram&lt;/url&gt;&lt;/related-urls&gt;&lt;/urls&gt;&lt;/record&gt;&lt;/Cite&gt;&lt;/EndNote&gt;</w:instrText>
      </w:r>
      <w:r w:rsidR="0038586C">
        <w:fldChar w:fldCharType="separate"/>
      </w:r>
      <w:r w:rsidR="0008632E">
        <w:rPr>
          <w:noProof/>
        </w:rPr>
        <w:t>[16]</w:t>
      </w:r>
      <w:r w:rsidR="0038586C">
        <w:fldChar w:fldCharType="end"/>
      </w:r>
      <w:r>
        <w:t>. All code for bioinformatic analysis and original figure pdfs and tables are available on GitHub ().</w:t>
      </w:r>
    </w:p>
    <w:p w14:paraId="5069BFF7" w14:textId="77777777" w:rsidR="006774BC" w:rsidRDefault="006774BC"/>
    <w:p w14:paraId="18F4045E" w14:textId="77777777" w:rsidR="006774BC" w:rsidRDefault="006774BC"/>
    <w:p w14:paraId="31CCC9E9" w14:textId="77777777" w:rsidR="0008632E" w:rsidRPr="0008632E" w:rsidRDefault="006774BC" w:rsidP="0008632E">
      <w:pPr>
        <w:pStyle w:val="EndNoteBibliography"/>
        <w:ind w:left="720" w:hanging="720"/>
        <w:rPr>
          <w:noProof/>
        </w:rPr>
      </w:pPr>
      <w:r>
        <w:fldChar w:fldCharType="begin"/>
      </w:r>
      <w:r>
        <w:instrText xml:space="preserve"> ADDIN EN.REFLIST </w:instrText>
      </w:r>
      <w:r>
        <w:fldChar w:fldCharType="separate"/>
      </w:r>
      <w:r w:rsidR="0008632E" w:rsidRPr="0008632E">
        <w:rPr>
          <w:noProof/>
        </w:rPr>
        <w:t>1.</w:t>
      </w:r>
      <w:r w:rsidR="0008632E" w:rsidRPr="0008632E">
        <w:rPr>
          <w:noProof/>
        </w:rPr>
        <w:tab/>
        <w:t xml:space="preserve">Martin, M., </w:t>
      </w:r>
      <w:r w:rsidR="0008632E" w:rsidRPr="0008632E">
        <w:rPr>
          <w:i/>
          <w:noProof/>
        </w:rPr>
        <w:t>Cutadapt removes adapter sequences from high-throughput sequencing reads.</w:t>
      </w:r>
      <w:r w:rsidR="0008632E" w:rsidRPr="0008632E">
        <w:rPr>
          <w:noProof/>
        </w:rPr>
        <w:t xml:space="preserve"> EMBnet.journal, 2011. </w:t>
      </w:r>
      <w:r w:rsidR="0008632E" w:rsidRPr="0008632E">
        <w:rPr>
          <w:b/>
          <w:noProof/>
        </w:rPr>
        <w:t>17</w:t>
      </w:r>
      <w:r w:rsidR="0008632E" w:rsidRPr="0008632E">
        <w:rPr>
          <w:noProof/>
        </w:rPr>
        <w:t>(1).</w:t>
      </w:r>
    </w:p>
    <w:p w14:paraId="52CEF695" w14:textId="77777777" w:rsidR="0008632E" w:rsidRPr="0008632E" w:rsidRDefault="0008632E" w:rsidP="0008632E">
      <w:pPr>
        <w:pStyle w:val="EndNoteBibliography"/>
        <w:ind w:left="720" w:hanging="720"/>
        <w:rPr>
          <w:noProof/>
        </w:rPr>
      </w:pPr>
      <w:r w:rsidRPr="0008632E">
        <w:rPr>
          <w:noProof/>
        </w:rPr>
        <w:t>2.</w:t>
      </w:r>
      <w:r w:rsidRPr="0008632E">
        <w:rPr>
          <w:noProof/>
        </w:rPr>
        <w:tab/>
        <w:t xml:space="preserve">Andrews, S., </w:t>
      </w:r>
      <w:r w:rsidRPr="0008632E">
        <w:rPr>
          <w:i/>
          <w:noProof/>
        </w:rPr>
        <w:t>FastQC A Quality Control tool for High Throughput Sequence Data.</w:t>
      </w:r>
      <w:r w:rsidRPr="0008632E">
        <w:rPr>
          <w:noProof/>
        </w:rPr>
        <w:t xml:space="preserve"> 2010.</w:t>
      </w:r>
    </w:p>
    <w:p w14:paraId="674D05EF" w14:textId="77777777" w:rsidR="0008632E" w:rsidRPr="0008632E" w:rsidRDefault="0008632E" w:rsidP="0008632E">
      <w:pPr>
        <w:pStyle w:val="EndNoteBibliography"/>
        <w:ind w:left="720" w:hanging="720"/>
        <w:rPr>
          <w:noProof/>
        </w:rPr>
      </w:pPr>
      <w:r w:rsidRPr="0008632E">
        <w:rPr>
          <w:noProof/>
        </w:rPr>
        <w:t>3.</w:t>
      </w:r>
      <w:r w:rsidRPr="0008632E">
        <w:rPr>
          <w:noProof/>
        </w:rPr>
        <w:tab/>
        <w:t xml:space="preserve">Kersey, P.J., et al., </w:t>
      </w:r>
      <w:r w:rsidRPr="0008632E">
        <w:rPr>
          <w:i/>
          <w:noProof/>
        </w:rPr>
        <w:t>Ensembl Genomes 2018: an integrated omics infrastructure for non-vertebrate species.</w:t>
      </w:r>
      <w:r w:rsidRPr="0008632E">
        <w:rPr>
          <w:noProof/>
        </w:rPr>
        <w:t xml:space="preserve"> Nucleic Acids Research, 2017. </w:t>
      </w:r>
      <w:r w:rsidRPr="0008632E">
        <w:rPr>
          <w:b/>
          <w:noProof/>
        </w:rPr>
        <w:t>46</w:t>
      </w:r>
      <w:r w:rsidRPr="0008632E">
        <w:rPr>
          <w:noProof/>
        </w:rPr>
        <w:t>(D1): p. D802-D808.</w:t>
      </w:r>
    </w:p>
    <w:p w14:paraId="47BB3B09" w14:textId="77777777" w:rsidR="0008632E" w:rsidRPr="0008632E" w:rsidRDefault="0008632E" w:rsidP="0008632E">
      <w:pPr>
        <w:pStyle w:val="EndNoteBibliography"/>
        <w:ind w:left="720" w:hanging="720"/>
        <w:rPr>
          <w:noProof/>
        </w:rPr>
      </w:pPr>
      <w:r w:rsidRPr="0008632E">
        <w:rPr>
          <w:noProof/>
        </w:rPr>
        <w:t>4.</w:t>
      </w:r>
      <w:r w:rsidRPr="0008632E">
        <w:rPr>
          <w:noProof/>
        </w:rPr>
        <w:tab/>
        <w:t xml:space="preserve">Parkin, I.A., et al., </w:t>
      </w:r>
      <w:r w:rsidRPr="0008632E">
        <w:rPr>
          <w:i/>
          <w:noProof/>
        </w:rPr>
        <w:t>Transcriptome and methylome profiling reveals relics of genome dominance in the mesopolyploid Brassica oleracea.</w:t>
      </w:r>
      <w:r w:rsidRPr="0008632E">
        <w:rPr>
          <w:noProof/>
        </w:rPr>
        <w:t xml:space="preserve"> Genome Biol, 2014. </w:t>
      </w:r>
      <w:r w:rsidRPr="0008632E">
        <w:rPr>
          <w:b/>
          <w:noProof/>
        </w:rPr>
        <w:t>15</w:t>
      </w:r>
      <w:r w:rsidRPr="0008632E">
        <w:rPr>
          <w:noProof/>
        </w:rPr>
        <w:t>(6): p. R77.</w:t>
      </w:r>
    </w:p>
    <w:p w14:paraId="1F193E4A" w14:textId="77777777" w:rsidR="0008632E" w:rsidRPr="0008632E" w:rsidRDefault="0008632E" w:rsidP="0008632E">
      <w:pPr>
        <w:pStyle w:val="EndNoteBibliography"/>
        <w:ind w:left="720" w:hanging="720"/>
        <w:rPr>
          <w:noProof/>
        </w:rPr>
      </w:pPr>
      <w:r w:rsidRPr="0008632E">
        <w:rPr>
          <w:noProof/>
        </w:rPr>
        <w:t>5.</w:t>
      </w:r>
      <w:r w:rsidRPr="0008632E">
        <w:rPr>
          <w:noProof/>
        </w:rPr>
        <w:tab/>
        <w:t xml:space="preserve">Dobin, A., et al., </w:t>
      </w:r>
      <w:r w:rsidRPr="0008632E">
        <w:rPr>
          <w:i/>
          <w:noProof/>
        </w:rPr>
        <w:t>STAR: ultrafast universal RNA-seq aligner.</w:t>
      </w:r>
      <w:r w:rsidRPr="0008632E">
        <w:rPr>
          <w:noProof/>
        </w:rPr>
        <w:t xml:space="preserve"> Bioinformatics, 2013. </w:t>
      </w:r>
      <w:r w:rsidRPr="0008632E">
        <w:rPr>
          <w:b/>
          <w:noProof/>
        </w:rPr>
        <w:t>29</w:t>
      </w:r>
      <w:r w:rsidRPr="0008632E">
        <w:rPr>
          <w:noProof/>
        </w:rPr>
        <w:t>(1): p. 15-21.</w:t>
      </w:r>
    </w:p>
    <w:p w14:paraId="4ED0775D" w14:textId="2F54E697" w:rsidR="0008632E" w:rsidRPr="0008632E" w:rsidRDefault="0008632E" w:rsidP="0008632E">
      <w:pPr>
        <w:pStyle w:val="EndNoteBibliography"/>
        <w:ind w:left="720" w:hanging="720"/>
        <w:rPr>
          <w:noProof/>
        </w:rPr>
      </w:pPr>
      <w:r w:rsidRPr="0008632E">
        <w:rPr>
          <w:noProof/>
        </w:rPr>
        <w:t>6.</w:t>
      </w:r>
      <w:r w:rsidRPr="0008632E">
        <w:rPr>
          <w:noProof/>
        </w:rPr>
        <w:tab/>
        <w:t xml:space="preserve">Team, R.C. </w:t>
      </w:r>
      <w:r w:rsidRPr="0008632E">
        <w:rPr>
          <w:i/>
          <w:noProof/>
        </w:rPr>
        <w:t>R: A Language and Environment for Statistical Computing</w:t>
      </w:r>
      <w:r w:rsidRPr="0008632E">
        <w:rPr>
          <w:noProof/>
        </w:rPr>
        <w:t xml:space="preserve">. Available from: </w:t>
      </w:r>
      <w:hyperlink r:id="rId4" w:history="1">
        <w:r w:rsidRPr="0008632E">
          <w:rPr>
            <w:rStyle w:val="Hyperlink"/>
            <w:noProof/>
          </w:rPr>
          <w:t>http://www.R-project.org/</w:t>
        </w:r>
      </w:hyperlink>
      <w:r w:rsidRPr="0008632E">
        <w:rPr>
          <w:noProof/>
        </w:rPr>
        <w:t>.</w:t>
      </w:r>
    </w:p>
    <w:p w14:paraId="3DE27168" w14:textId="77777777" w:rsidR="0008632E" w:rsidRPr="0008632E" w:rsidRDefault="0008632E" w:rsidP="0008632E">
      <w:pPr>
        <w:pStyle w:val="EndNoteBibliography"/>
        <w:ind w:left="720" w:hanging="720"/>
        <w:rPr>
          <w:noProof/>
        </w:rPr>
      </w:pPr>
      <w:r w:rsidRPr="0008632E">
        <w:rPr>
          <w:noProof/>
        </w:rPr>
        <w:t>7.</w:t>
      </w:r>
      <w:r w:rsidRPr="0008632E">
        <w:rPr>
          <w:noProof/>
        </w:rPr>
        <w:tab/>
        <w:t xml:space="preserve">Love, M.I., W. Huber, and S. Anders, </w:t>
      </w:r>
      <w:r w:rsidRPr="0008632E">
        <w:rPr>
          <w:i/>
          <w:noProof/>
        </w:rPr>
        <w:t>Moderated estimation of fold change and dispersion for RNA-seq data with DESeq2.</w:t>
      </w:r>
      <w:r w:rsidRPr="0008632E">
        <w:rPr>
          <w:noProof/>
        </w:rPr>
        <w:t xml:space="preserve"> Genome Biol, 2014. </w:t>
      </w:r>
      <w:r w:rsidRPr="0008632E">
        <w:rPr>
          <w:b/>
          <w:noProof/>
        </w:rPr>
        <w:t>15</w:t>
      </w:r>
      <w:r w:rsidRPr="0008632E">
        <w:rPr>
          <w:noProof/>
        </w:rPr>
        <w:t>(12): p. 550.</w:t>
      </w:r>
    </w:p>
    <w:p w14:paraId="082C415E" w14:textId="77777777" w:rsidR="0008632E" w:rsidRPr="0008632E" w:rsidRDefault="0008632E" w:rsidP="0008632E">
      <w:pPr>
        <w:pStyle w:val="EndNoteBibliography"/>
        <w:ind w:left="720" w:hanging="720"/>
        <w:rPr>
          <w:noProof/>
        </w:rPr>
      </w:pPr>
      <w:r w:rsidRPr="0008632E">
        <w:rPr>
          <w:noProof/>
        </w:rPr>
        <w:t>8.</w:t>
      </w:r>
      <w:r w:rsidRPr="0008632E">
        <w:rPr>
          <w:noProof/>
        </w:rPr>
        <w:tab/>
        <w:t xml:space="preserve">Ashburner, M., et al., </w:t>
      </w:r>
      <w:r w:rsidRPr="0008632E">
        <w:rPr>
          <w:i/>
          <w:noProof/>
        </w:rPr>
        <w:t>Gene ontology: tool for the unification of biology. The Gene Ontology Consortium.</w:t>
      </w:r>
      <w:r w:rsidRPr="0008632E">
        <w:rPr>
          <w:noProof/>
        </w:rPr>
        <w:t xml:space="preserve"> Nat Genet, 2000. </w:t>
      </w:r>
      <w:r w:rsidRPr="0008632E">
        <w:rPr>
          <w:b/>
          <w:noProof/>
        </w:rPr>
        <w:t>25</w:t>
      </w:r>
      <w:r w:rsidRPr="0008632E">
        <w:rPr>
          <w:noProof/>
        </w:rPr>
        <w:t>(1): p. 25-9.</w:t>
      </w:r>
    </w:p>
    <w:p w14:paraId="03B6D6B2" w14:textId="77777777" w:rsidR="0008632E" w:rsidRPr="0008632E" w:rsidRDefault="0008632E" w:rsidP="0008632E">
      <w:pPr>
        <w:pStyle w:val="EndNoteBibliography"/>
        <w:ind w:left="720" w:hanging="720"/>
        <w:rPr>
          <w:noProof/>
        </w:rPr>
      </w:pPr>
      <w:r w:rsidRPr="0008632E">
        <w:rPr>
          <w:noProof/>
        </w:rPr>
        <w:t>9.</w:t>
      </w:r>
      <w:r w:rsidRPr="0008632E">
        <w:rPr>
          <w:noProof/>
        </w:rPr>
        <w:tab/>
        <w:t xml:space="preserve">Consortium, T.U., </w:t>
      </w:r>
      <w:r w:rsidRPr="0008632E">
        <w:rPr>
          <w:i/>
          <w:noProof/>
        </w:rPr>
        <w:t>UniProt: a worldwide hub of protein knowledge.</w:t>
      </w:r>
      <w:r w:rsidRPr="0008632E">
        <w:rPr>
          <w:noProof/>
        </w:rPr>
        <w:t xml:space="preserve"> Nucleic Acids Research, 2018. </w:t>
      </w:r>
      <w:r w:rsidRPr="0008632E">
        <w:rPr>
          <w:b/>
          <w:noProof/>
        </w:rPr>
        <w:t>47</w:t>
      </w:r>
      <w:r w:rsidRPr="0008632E">
        <w:rPr>
          <w:noProof/>
        </w:rPr>
        <w:t>(D1): p. D506-D515.</w:t>
      </w:r>
    </w:p>
    <w:p w14:paraId="6A1AA82D" w14:textId="77777777" w:rsidR="0008632E" w:rsidRPr="0008632E" w:rsidRDefault="0008632E" w:rsidP="0008632E">
      <w:pPr>
        <w:pStyle w:val="EndNoteBibliography"/>
        <w:ind w:left="720" w:hanging="720"/>
        <w:rPr>
          <w:noProof/>
        </w:rPr>
      </w:pPr>
      <w:r w:rsidRPr="0008632E">
        <w:rPr>
          <w:noProof/>
        </w:rPr>
        <w:lastRenderedPageBreak/>
        <w:t>10.</w:t>
      </w:r>
      <w:r w:rsidRPr="0008632E">
        <w:rPr>
          <w:noProof/>
        </w:rPr>
        <w:tab/>
        <w:t xml:space="preserve">Buchfink, B., C. Xie, and D.H. Huson, </w:t>
      </w:r>
      <w:r w:rsidRPr="0008632E">
        <w:rPr>
          <w:i/>
          <w:noProof/>
        </w:rPr>
        <w:t>Fast and sensitive protein alignment using DIAMOND.</w:t>
      </w:r>
      <w:r w:rsidRPr="0008632E">
        <w:rPr>
          <w:noProof/>
        </w:rPr>
        <w:t xml:space="preserve"> Nature Methods, 2014. </w:t>
      </w:r>
      <w:r w:rsidRPr="0008632E">
        <w:rPr>
          <w:b/>
          <w:noProof/>
        </w:rPr>
        <w:t>12</w:t>
      </w:r>
      <w:r w:rsidRPr="0008632E">
        <w:rPr>
          <w:noProof/>
        </w:rPr>
        <w:t>: p. 59.</w:t>
      </w:r>
    </w:p>
    <w:p w14:paraId="33051194" w14:textId="2B699F6C" w:rsidR="0008632E" w:rsidRPr="0008632E" w:rsidRDefault="0008632E" w:rsidP="0008632E">
      <w:pPr>
        <w:pStyle w:val="EndNoteBibliography"/>
        <w:ind w:left="720" w:hanging="720"/>
        <w:rPr>
          <w:noProof/>
        </w:rPr>
      </w:pPr>
      <w:r w:rsidRPr="0008632E">
        <w:rPr>
          <w:noProof/>
        </w:rPr>
        <w:t>11.</w:t>
      </w:r>
      <w:r w:rsidRPr="0008632E">
        <w:rPr>
          <w:noProof/>
        </w:rPr>
        <w:tab/>
        <w:t xml:space="preserve">Alexa, A. and J. Rahnenfuhrer. </w:t>
      </w:r>
      <w:r w:rsidRPr="0008632E">
        <w:rPr>
          <w:i/>
          <w:noProof/>
        </w:rPr>
        <w:t>topGO: Enrichment Analysis for Gene Ontology</w:t>
      </w:r>
      <w:r w:rsidRPr="0008632E">
        <w:rPr>
          <w:noProof/>
        </w:rPr>
        <w:t xml:space="preserve">. R package 2019; Available from: </w:t>
      </w:r>
      <w:hyperlink r:id="rId5" w:history="1">
        <w:r w:rsidRPr="0008632E">
          <w:rPr>
            <w:rStyle w:val="Hyperlink"/>
            <w:noProof/>
          </w:rPr>
          <w:t>https://www.bioconductor.org/packages/release/bioc/html/topGO.html</w:t>
        </w:r>
      </w:hyperlink>
      <w:r w:rsidRPr="0008632E">
        <w:rPr>
          <w:noProof/>
        </w:rPr>
        <w:t>.</w:t>
      </w:r>
    </w:p>
    <w:p w14:paraId="243E9C36" w14:textId="548D0B2D" w:rsidR="0008632E" w:rsidRPr="0008632E" w:rsidRDefault="0008632E" w:rsidP="0008632E">
      <w:pPr>
        <w:pStyle w:val="EndNoteBibliography"/>
        <w:ind w:left="720" w:hanging="720"/>
        <w:rPr>
          <w:noProof/>
        </w:rPr>
      </w:pPr>
      <w:r w:rsidRPr="0008632E">
        <w:rPr>
          <w:noProof/>
        </w:rPr>
        <w:t>12.</w:t>
      </w:r>
      <w:r w:rsidRPr="0008632E">
        <w:rPr>
          <w:noProof/>
        </w:rPr>
        <w:tab/>
        <w:t xml:space="preserve">Carlson, M. </w:t>
      </w:r>
      <w:r w:rsidRPr="0008632E">
        <w:rPr>
          <w:i/>
          <w:noProof/>
        </w:rPr>
        <w:t>GO.db: A set of annotation maps describing the entire Gene Ontology</w:t>
      </w:r>
      <w:r w:rsidRPr="0008632E">
        <w:rPr>
          <w:noProof/>
        </w:rPr>
        <w:t xml:space="preserve">. R package 2019; Available from: </w:t>
      </w:r>
      <w:hyperlink r:id="rId6" w:history="1">
        <w:r w:rsidRPr="0008632E">
          <w:rPr>
            <w:rStyle w:val="Hyperlink"/>
            <w:noProof/>
          </w:rPr>
          <w:t>https://www.bioconductor.org/packages/release/data/annotation/html/GO.db.html</w:t>
        </w:r>
      </w:hyperlink>
      <w:r w:rsidRPr="0008632E">
        <w:rPr>
          <w:noProof/>
        </w:rPr>
        <w:t>.</w:t>
      </w:r>
    </w:p>
    <w:p w14:paraId="5379D6E4" w14:textId="77777777" w:rsidR="0008632E" w:rsidRPr="0008632E" w:rsidRDefault="0008632E" w:rsidP="0008632E">
      <w:pPr>
        <w:pStyle w:val="EndNoteBibliography"/>
        <w:ind w:left="720" w:hanging="720"/>
        <w:rPr>
          <w:noProof/>
        </w:rPr>
      </w:pPr>
      <w:r w:rsidRPr="0008632E">
        <w:rPr>
          <w:noProof/>
        </w:rPr>
        <w:t>13.</w:t>
      </w:r>
      <w:r w:rsidRPr="0008632E">
        <w:rPr>
          <w:noProof/>
        </w:rPr>
        <w:tab/>
        <w:t xml:space="preserve">Grossmann, S., et al., </w:t>
      </w:r>
      <w:r w:rsidRPr="0008632E">
        <w:rPr>
          <w:i/>
          <w:noProof/>
        </w:rPr>
        <w:t>Improved detection of overrepresentation of Gene-Ontology annotations with parent–child analysis.</w:t>
      </w:r>
      <w:r w:rsidRPr="0008632E">
        <w:rPr>
          <w:noProof/>
        </w:rPr>
        <w:t xml:space="preserve"> Bioinformatics, 2007. </w:t>
      </w:r>
      <w:r w:rsidRPr="0008632E">
        <w:rPr>
          <w:b/>
          <w:noProof/>
        </w:rPr>
        <w:t>23</w:t>
      </w:r>
      <w:r w:rsidRPr="0008632E">
        <w:rPr>
          <w:noProof/>
        </w:rPr>
        <w:t>(22): p. 3024-3031.</w:t>
      </w:r>
    </w:p>
    <w:p w14:paraId="1F59F633" w14:textId="77777777" w:rsidR="0008632E" w:rsidRPr="0008632E" w:rsidRDefault="0008632E" w:rsidP="0008632E">
      <w:pPr>
        <w:pStyle w:val="EndNoteBibliography"/>
        <w:ind w:left="720" w:hanging="720"/>
        <w:rPr>
          <w:noProof/>
        </w:rPr>
      </w:pPr>
      <w:r w:rsidRPr="0008632E">
        <w:rPr>
          <w:noProof/>
        </w:rPr>
        <w:t>14.</w:t>
      </w:r>
      <w:r w:rsidRPr="0008632E">
        <w:rPr>
          <w:noProof/>
        </w:rPr>
        <w:tab/>
        <w:t xml:space="preserve">Wickham, H., </w:t>
      </w:r>
      <w:r w:rsidRPr="0008632E">
        <w:rPr>
          <w:i/>
          <w:noProof/>
        </w:rPr>
        <w:t>ggplot2: Elegant Graphics for Data Analysis</w:t>
      </w:r>
      <w:r w:rsidRPr="0008632E">
        <w:rPr>
          <w:noProof/>
        </w:rPr>
        <w:t>. 2016: Springer-Verlag New York.</w:t>
      </w:r>
    </w:p>
    <w:p w14:paraId="375787ED" w14:textId="41909A59" w:rsidR="0008632E" w:rsidRPr="0008632E" w:rsidRDefault="0008632E" w:rsidP="0008632E">
      <w:pPr>
        <w:pStyle w:val="EndNoteBibliography"/>
        <w:ind w:left="720" w:hanging="720"/>
        <w:rPr>
          <w:noProof/>
        </w:rPr>
      </w:pPr>
      <w:r w:rsidRPr="0008632E">
        <w:rPr>
          <w:noProof/>
        </w:rPr>
        <w:t>15.</w:t>
      </w:r>
      <w:r w:rsidRPr="0008632E">
        <w:rPr>
          <w:noProof/>
        </w:rPr>
        <w:tab/>
        <w:t xml:space="preserve">Kolde, R. </w:t>
      </w:r>
      <w:r w:rsidRPr="0008632E">
        <w:rPr>
          <w:i/>
          <w:noProof/>
        </w:rPr>
        <w:t>pheatmap: Pretty Heatmaps.</w:t>
      </w:r>
      <w:r w:rsidRPr="0008632E">
        <w:rPr>
          <w:noProof/>
        </w:rPr>
        <w:t xml:space="preserve"> R package 2019; Available from: </w:t>
      </w:r>
      <w:hyperlink r:id="rId7" w:history="1">
        <w:r w:rsidRPr="0008632E">
          <w:rPr>
            <w:rStyle w:val="Hyperlink"/>
            <w:noProof/>
          </w:rPr>
          <w:t>https://CRAN.R-project.org/package=pheatmap</w:t>
        </w:r>
      </w:hyperlink>
      <w:r w:rsidRPr="0008632E">
        <w:rPr>
          <w:noProof/>
        </w:rPr>
        <w:t>.</w:t>
      </w:r>
    </w:p>
    <w:p w14:paraId="749E54BC" w14:textId="35BB6399" w:rsidR="0008632E" w:rsidRPr="0008632E" w:rsidRDefault="0008632E" w:rsidP="0008632E">
      <w:pPr>
        <w:pStyle w:val="EndNoteBibliography"/>
        <w:ind w:left="720" w:hanging="720"/>
        <w:rPr>
          <w:noProof/>
        </w:rPr>
      </w:pPr>
      <w:r w:rsidRPr="0008632E">
        <w:rPr>
          <w:noProof/>
        </w:rPr>
        <w:t>16.</w:t>
      </w:r>
      <w:r w:rsidRPr="0008632E">
        <w:rPr>
          <w:noProof/>
        </w:rPr>
        <w:tab/>
        <w:t xml:space="preserve">Chen, H. </w:t>
      </w:r>
      <w:r w:rsidRPr="0008632E">
        <w:rPr>
          <w:i/>
          <w:noProof/>
        </w:rPr>
        <w:t>VennDiagram: Generate High-Resolution Venn and Euler Plots.</w:t>
      </w:r>
      <w:r w:rsidRPr="0008632E">
        <w:rPr>
          <w:noProof/>
        </w:rPr>
        <w:t xml:space="preserve"> R package 2018; Available from: </w:t>
      </w:r>
      <w:hyperlink r:id="rId8" w:history="1">
        <w:r w:rsidRPr="0008632E">
          <w:rPr>
            <w:rStyle w:val="Hyperlink"/>
            <w:noProof/>
          </w:rPr>
          <w:t>https://CRAN.R-project.org/package=VennDiagram</w:t>
        </w:r>
      </w:hyperlink>
      <w:r w:rsidRPr="0008632E">
        <w:rPr>
          <w:noProof/>
        </w:rPr>
        <w:t>.</w:t>
      </w:r>
    </w:p>
    <w:p w14:paraId="009AF262" w14:textId="340666B1" w:rsidR="00B92921" w:rsidRPr="00335220" w:rsidRDefault="006774BC">
      <w:r>
        <w:fldChar w:fldCharType="end"/>
      </w:r>
    </w:p>
    <w:sectPr w:rsidR="00B92921" w:rsidRPr="00335220" w:rsidSect="00D401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z2s5w2ged2w9etev1vrpvka9tssze9sp0e&quot;&gt;My EndNote Library&lt;record-ids&gt;&lt;item&gt;313&lt;/item&gt;&lt;item&gt;353&lt;/item&gt;&lt;item&gt;367&lt;/item&gt;&lt;item&gt;453&lt;/item&gt;&lt;item&gt;1258&lt;/item&gt;&lt;item&gt;1259&lt;/item&gt;&lt;item&gt;2607&lt;/item&gt;&lt;item&gt;2665&lt;/item&gt;&lt;item&gt;3884&lt;/item&gt;&lt;item&gt;3885&lt;/item&gt;&lt;item&gt;3886&lt;/item&gt;&lt;item&gt;3887&lt;/item&gt;&lt;item&gt;3888&lt;/item&gt;&lt;item&gt;3889&lt;/item&gt;&lt;item&gt;3890&lt;/item&gt;&lt;item&gt;3892&lt;/item&gt;&lt;/record-ids&gt;&lt;/item&gt;&lt;/Libraries&gt;"/>
  </w:docVars>
  <w:rsids>
    <w:rsidRoot w:val="002C5495"/>
    <w:rsid w:val="000109FA"/>
    <w:rsid w:val="00034790"/>
    <w:rsid w:val="00037C93"/>
    <w:rsid w:val="0004194D"/>
    <w:rsid w:val="000517F9"/>
    <w:rsid w:val="0008632E"/>
    <w:rsid w:val="00087E95"/>
    <w:rsid w:val="000B3279"/>
    <w:rsid w:val="000D08D0"/>
    <w:rsid w:val="000D2A61"/>
    <w:rsid w:val="001104CB"/>
    <w:rsid w:val="001132E3"/>
    <w:rsid w:val="00143AD7"/>
    <w:rsid w:val="001557AC"/>
    <w:rsid w:val="001938B9"/>
    <w:rsid w:val="001A3A9E"/>
    <w:rsid w:val="0020260C"/>
    <w:rsid w:val="00233628"/>
    <w:rsid w:val="00236C92"/>
    <w:rsid w:val="002A20F8"/>
    <w:rsid w:val="002C3EDD"/>
    <w:rsid w:val="002C5495"/>
    <w:rsid w:val="002E1E27"/>
    <w:rsid w:val="002F4FD5"/>
    <w:rsid w:val="003069EE"/>
    <w:rsid w:val="003235D2"/>
    <w:rsid w:val="00333961"/>
    <w:rsid w:val="00335220"/>
    <w:rsid w:val="003808BB"/>
    <w:rsid w:val="0038586C"/>
    <w:rsid w:val="00422E5B"/>
    <w:rsid w:val="00426C7F"/>
    <w:rsid w:val="00427CCB"/>
    <w:rsid w:val="00450127"/>
    <w:rsid w:val="004511E7"/>
    <w:rsid w:val="00455ACA"/>
    <w:rsid w:val="004740BA"/>
    <w:rsid w:val="00494699"/>
    <w:rsid w:val="0049765F"/>
    <w:rsid w:val="004A15D9"/>
    <w:rsid w:val="004A7794"/>
    <w:rsid w:val="004D2C1E"/>
    <w:rsid w:val="004D4B10"/>
    <w:rsid w:val="004E4A21"/>
    <w:rsid w:val="004E620F"/>
    <w:rsid w:val="004F1D83"/>
    <w:rsid w:val="004F493E"/>
    <w:rsid w:val="00512743"/>
    <w:rsid w:val="00520609"/>
    <w:rsid w:val="00541919"/>
    <w:rsid w:val="00554BCD"/>
    <w:rsid w:val="00585958"/>
    <w:rsid w:val="005A0729"/>
    <w:rsid w:val="005A177A"/>
    <w:rsid w:val="005A7900"/>
    <w:rsid w:val="00601102"/>
    <w:rsid w:val="006236A5"/>
    <w:rsid w:val="00657862"/>
    <w:rsid w:val="006774BC"/>
    <w:rsid w:val="006974DE"/>
    <w:rsid w:val="006A544D"/>
    <w:rsid w:val="006B1ECC"/>
    <w:rsid w:val="006E4FE1"/>
    <w:rsid w:val="00743DDD"/>
    <w:rsid w:val="00794D93"/>
    <w:rsid w:val="007C2044"/>
    <w:rsid w:val="007F351B"/>
    <w:rsid w:val="00874389"/>
    <w:rsid w:val="00876F75"/>
    <w:rsid w:val="008B23DE"/>
    <w:rsid w:val="008D0746"/>
    <w:rsid w:val="009239D2"/>
    <w:rsid w:val="009256D4"/>
    <w:rsid w:val="00996EA5"/>
    <w:rsid w:val="009D3E8F"/>
    <w:rsid w:val="009D4864"/>
    <w:rsid w:val="00A046EB"/>
    <w:rsid w:val="00A24773"/>
    <w:rsid w:val="00A637A5"/>
    <w:rsid w:val="00AF0ABA"/>
    <w:rsid w:val="00B059D2"/>
    <w:rsid w:val="00B059D3"/>
    <w:rsid w:val="00B0744C"/>
    <w:rsid w:val="00B4796F"/>
    <w:rsid w:val="00B77AFA"/>
    <w:rsid w:val="00B9216A"/>
    <w:rsid w:val="00B978A8"/>
    <w:rsid w:val="00BC1823"/>
    <w:rsid w:val="00BE1106"/>
    <w:rsid w:val="00C074C8"/>
    <w:rsid w:val="00C200A7"/>
    <w:rsid w:val="00C44701"/>
    <w:rsid w:val="00C53022"/>
    <w:rsid w:val="00C64610"/>
    <w:rsid w:val="00C71856"/>
    <w:rsid w:val="00C744CA"/>
    <w:rsid w:val="00C76622"/>
    <w:rsid w:val="00CC7562"/>
    <w:rsid w:val="00D05AC9"/>
    <w:rsid w:val="00D22006"/>
    <w:rsid w:val="00D26426"/>
    <w:rsid w:val="00D40180"/>
    <w:rsid w:val="00D44410"/>
    <w:rsid w:val="00D60B6C"/>
    <w:rsid w:val="00D65EED"/>
    <w:rsid w:val="00D96DC8"/>
    <w:rsid w:val="00D977A0"/>
    <w:rsid w:val="00DC1D47"/>
    <w:rsid w:val="00DD08EB"/>
    <w:rsid w:val="00DD7867"/>
    <w:rsid w:val="00E127DA"/>
    <w:rsid w:val="00E171F0"/>
    <w:rsid w:val="00E30E55"/>
    <w:rsid w:val="00E35CD0"/>
    <w:rsid w:val="00E45CB3"/>
    <w:rsid w:val="00E90D35"/>
    <w:rsid w:val="00E9346D"/>
    <w:rsid w:val="00EA1CFF"/>
    <w:rsid w:val="00ED67A5"/>
    <w:rsid w:val="00ED746F"/>
    <w:rsid w:val="00F3286E"/>
    <w:rsid w:val="00F3307C"/>
    <w:rsid w:val="00F50612"/>
    <w:rsid w:val="00F76B7A"/>
    <w:rsid w:val="00FA6F20"/>
    <w:rsid w:val="00FE5F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B816C6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2C5495"/>
    <w:pPr>
      <w:jc w:val="center"/>
    </w:pPr>
    <w:rPr>
      <w:rFonts w:ascii="Calibri" w:hAnsi="Calibri" w:cs="Calibri"/>
    </w:rPr>
  </w:style>
  <w:style w:type="paragraph" w:customStyle="1" w:styleId="EndNoteBibliography">
    <w:name w:val="EndNote Bibliography"/>
    <w:basedOn w:val="Normal"/>
    <w:rsid w:val="002C5495"/>
    <w:rPr>
      <w:rFonts w:ascii="Calibri" w:hAnsi="Calibri" w:cs="Calibri"/>
    </w:rPr>
  </w:style>
  <w:style w:type="character" w:styleId="Hyperlink">
    <w:name w:val="Hyperlink"/>
    <w:basedOn w:val="DefaultParagraphFont"/>
    <w:uiPriority w:val="99"/>
    <w:unhideWhenUsed/>
    <w:rsid w:val="0049765F"/>
    <w:rPr>
      <w:color w:val="0563C1" w:themeColor="hyperlink"/>
      <w:u w:val="single"/>
    </w:rPr>
  </w:style>
  <w:style w:type="character" w:styleId="UnresolvedMention">
    <w:name w:val="Unresolved Mention"/>
    <w:basedOn w:val="DefaultParagraphFont"/>
    <w:uiPriority w:val="99"/>
    <w:rsid w:val="004A77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61409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VennDiagram" TargetMode="External"/><Relationship Id="rId3" Type="http://schemas.openxmlformats.org/officeDocument/2006/relationships/webSettings" Target="webSettings.xml"/><Relationship Id="rId7" Type="http://schemas.openxmlformats.org/officeDocument/2006/relationships/hyperlink" Target="https://CRAN.R-project.org/package=pheatmap"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bioconductor.org/packages/release/data/annotation/html/GO.db.html" TargetMode="External"/><Relationship Id="rId5" Type="http://schemas.openxmlformats.org/officeDocument/2006/relationships/hyperlink" Target="https://www.bioconductor.org/packages/release/bioc/html/topGO.html" TargetMode="External"/><Relationship Id="rId10" Type="http://schemas.openxmlformats.org/officeDocument/2006/relationships/theme" Target="theme/theme1.xml"/><Relationship Id="rId4" Type="http://schemas.openxmlformats.org/officeDocument/2006/relationships/hyperlink" Target="http://www.R-project.org/"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2</Pages>
  <Words>2521</Words>
  <Characters>14376</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d Niederhuth</dc:creator>
  <cp:keywords/>
  <dc:description/>
  <cp:lastModifiedBy>Chad Niederhuth</cp:lastModifiedBy>
  <cp:revision>11</cp:revision>
  <dcterms:created xsi:type="dcterms:W3CDTF">2017-06-07T19:05:00Z</dcterms:created>
  <dcterms:modified xsi:type="dcterms:W3CDTF">2019-06-06T22:13:00Z</dcterms:modified>
</cp:coreProperties>
</file>